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B6A40" w:rsidRDefault="005B6A40" w:rsidP="005B6A40">
      <w:pPr>
        <w:jc w:val="center"/>
        <w:rPr>
          <w:rFonts w:ascii="Times New Roman" w:hAnsi="Times New Roman" w:cs="Times New Roman"/>
          <w:b/>
          <w:u w:val="single"/>
        </w:rPr>
      </w:pPr>
      <w:r>
        <w:rPr>
          <w:rFonts w:ascii="Times New Roman" w:hAnsi="Times New Roman" w:cs="Times New Roman"/>
          <w:b/>
          <w:u w:val="single"/>
        </w:rPr>
        <w:t>Supplemental Data</w:t>
      </w:r>
    </w:p>
    <w:p w:rsidR="0079661F" w:rsidRDefault="0079661F" w:rsidP="00DF06FC">
      <w:pPr>
        <w:spacing w:line="480" w:lineRule="auto"/>
        <w:rPr>
          <w:rFonts w:ascii="Times New Roman" w:hAnsi="Times New Roman" w:cs="Times New Roman"/>
        </w:rPr>
      </w:pPr>
      <w:bookmarkStart w:id="0" w:name="_GoBack"/>
      <w:r w:rsidRPr="005B6A40">
        <w:rPr>
          <w:rFonts w:ascii="Times New Roman" w:hAnsi="Times New Roman" w:cs="Times New Roman"/>
          <w:b/>
        </w:rPr>
        <w:t>Summary</w:t>
      </w:r>
      <w:r>
        <w:rPr>
          <w:rFonts w:ascii="Times New Roman" w:hAnsi="Times New Roman" w:cs="Times New Roman"/>
        </w:rPr>
        <w:t>: In this supplemental dataset we give the numbers used for the correlational analyses involving c-Fos (Tables 1-</w:t>
      </w:r>
      <w:r w:rsidR="00374BD0">
        <w:rPr>
          <w:rFonts w:ascii="Times New Roman" w:hAnsi="Times New Roman" w:cs="Times New Roman"/>
        </w:rPr>
        <w:t>7</w:t>
      </w:r>
      <w:r>
        <w:rPr>
          <w:rFonts w:ascii="Times New Roman" w:hAnsi="Times New Roman" w:cs="Times New Roman"/>
        </w:rPr>
        <w:t xml:space="preserve">). These numbers are drawn from a data set we generated. Data from this dataset was first published in 2017 </w:t>
      </w:r>
      <w:r w:rsidR="00323239">
        <w:rPr>
          <w:rFonts w:ascii="Times New Roman" w:hAnsi="Times New Roman" w:cs="Times New Roman"/>
        </w:rPr>
        <w:fldChar w:fldCharType="begin"/>
      </w:r>
      <w:r w:rsidR="00323239">
        <w:rPr>
          <w:rFonts w:ascii="Times New Roman" w:hAnsi="Times New Roman" w:cs="Times New Roman"/>
        </w:rPr>
        <w:instrText xml:space="preserve"> ADDIN EN.CITE &lt;EndNote&gt;&lt;Cite&gt;&lt;Author&gt;Knox&lt;/Author&gt;&lt;Year&gt;2016&lt;/Year&gt;&lt;RecNum&gt;64&lt;/RecNum&gt;&lt;DisplayText&gt;(1)&lt;/DisplayText&gt;&lt;record&gt;&lt;rec-number&gt;64&lt;/rec-number&gt;&lt;foreign-keys&gt;&lt;key app="EN" db-id="ss0fdw0ea9aerbe5sa15epfyddsrss5pvfv0" timestamp="1492536541"&gt;64&lt;/key&gt;&lt;/foreign-keys&gt;&lt;ref-type name="Journal Article"&gt;17&lt;/ref-type&gt;&lt;contributors&gt;&lt;authors&gt;&lt;author&gt;Knox, D.&lt;/author&gt;&lt;author&gt;Stanfield, B. R.&lt;/author&gt;&lt;author&gt;Staib, J. M.&lt;/author&gt;&lt;author&gt;David, N. P.&lt;/author&gt;&lt;author&gt;Keller, S. M.&lt;/author&gt;&lt;author&gt;DePietro, T&lt;/author&gt;&lt;/authors&gt;&lt;/contributors&gt;&lt;titles&gt;&lt;title&gt;Neural circuits via which single prolonged stress exposure leads to fear extinction retention deficits.&lt;/title&gt;&lt;secondary-title&gt;Learn Mem&lt;/secondary-title&gt;&lt;/titles&gt;&lt;periodical&gt;&lt;full-title&gt;Learn Mem&lt;/full-title&gt;&lt;/periodical&gt;&lt;pages&gt;689-698&lt;/pages&gt;&lt;volume&gt;23&lt;/volume&gt;&lt;number&gt;12&lt;/number&gt;&lt;dates&gt;&lt;year&gt;2016&lt;/year&gt;&lt;/dates&gt;&lt;urls&gt;&lt;/urls&gt;&lt;/record&gt;&lt;/Cite&gt;&lt;/EndNote&gt;</w:instrText>
      </w:r>
      <w:r w:rsidR="00323239">
        <w:rPr>
          <w:rFonts w:ascii="Times New Roman" w:hAnsi="Times New Roman" w:cs="Times New Roman"/>
        </w:rPr>
        <w:fldChar w:fldCharType="separate"/>
      </w:r>
      <w:r w:rsidR="00323239">
        <w:rPr>
          <w:rFonts w:ascii="Times New Roman" w:hAnsi="Times New Roman" w:cs="Times New Roman"/>
          <w:noProof/>
        </w:rPr>
        <w:t>(1)</w:t>
      </w:r>
      <w:r w:rsidR="00323239">
        <w:rPr>
          <w:rFonts w:ascii="Times New Roman" w:hAnsi="Times New Roman" w:cs="Times New Roman"/>
        </w:rPr>
        <w:fldChar w:fldCharType="end"/>
      </w:r>
      <w:r w:rsidR="0032323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contains c-Fos for multiple brain regions from SPS and control rats that were either subjected to fear/threat conditioning or presented with tone-CSs in the absence of footshock</w:t>
      </w:r>
      <w:r w:rsidR="00323239">
        <w:rPr>
          <w:rFonts w:ascii="Times New Roman" w:hAnsi="Times New Roman" w:cs="Times New Roman"/>
        </w:rPr>
        <w:t>. All rats were then subjected to extinction training and testing</w:t>
      </w:r>
      <w:r>
        <w:rPr>
          <w:rFonts w:ascii="Times New Roman" w:hAnsi="Times New Roman" w:cs="Times New Roman"/>
        </w:rPr>
        <w:t xml:space="preserve">. </w:t>
      </w:r>
    </w:p>
    <w:bookmarkEnd w:id="0"/>
    <w:p w:rsidR="00704D9D" w:rsidRPr="00323239" w:rsidRDefault="00323239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t xml:space="preserve">Table 1: </w:t>
      </w:r>
      <w:r w:rsidR="000101BD" w:rsidRPr="00323239">
        <w:rPr>
          <w:rFonts w:ascii="Times New Roman" w:hAnsi="Times New Roman" w:cs="Times New Roman"/>
          <w:b/>
        </w:rPr>
        <w:t>Baselin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0101BD" w:rsidTr="00303775">
        <w:tc>
          <w:tcPr>
            <w:tcW w:w="895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0101BD" w:rsidTr="00303775">
        <w:tc>
          <w:tcPr>
            <w:tcW w:w="895" w:type="dxa"/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990" w:type="dxa"/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0" w:type="dxa"/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990" w:type="dxa"/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0" w:type="dxa"/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</w:tr>
      <w:tr w:rsidR="000101BD" w:rsidTr="0079661F">
        <w:tc>
          <w:tcPr>
            <w:tcW w:w="895" w:type="dxa"/>
            <w:tcBorders>
              <w:bottom w:val="single" w:sz="4" w:space="0" w:color="auto"/>
            </w:tcBorders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0101BD" w:rsidRDefault="0079661F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0101BD" w:rsidRDefault="000101BD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0101BD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</w:tr>
      <w:tr w:rsidR="0079661F" w:rsidTr="0079661F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79661F" w:rsidRDefault="00323239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</w:t>
            </w:r>
            <w:r w:rsidR="0079661F" w:rsidRPr="00323239">
              <w:rPr>
                <w:rFonts w:ascii="Times New Roman" w:hAnsi="Times New Roman" w:cs="Times New Roman"/>
                <w:b/>
              </w:rPr>
              <w:t>:</w:t>
            </w:r>
            <w:r w:rsidR="0079661F">
              <w:rPr>
                <w:rFonts w:ascii="Times New Roman" w:hAnsi="Times New Roman" w:cs="Times New Roman"/>
              </w:rPr>
              <w:t xml:space="preserve"> Numbers used for baseline correlations</w:t>
            </w:r>
          </w:p>
        </w:tc>
      </w:tr>
    </w:tbl>
    <w:p w:rsidR="000101BD" w:rsidRDefault="000101BD">
      <w:pPr>
        <w:rPr>
          <w:rFonts w:ascii="Times New Roman" w:hAnsi="Times New Roman" w:cs="Times New Roman"/>
        </w:rPr>
      </w:pPr>
    </w:p>
    <w:p w:rsidR="000101BD" w:rsidRPr="00323239" w:rsidRDefault="00323239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t>Table 2: Fear/threat conditioning (CS-Fear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323239" w:rsidTr="009E02F6">
        <w:tc>
          <w:tcPr>
            <w:tcW w:w="895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323239" w:rsidTr="009E02F6">
        <w:tc>
          <w:tcPr>
            <w:tcW w:w="895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90" w:type="dxa"/>
          </w:tcPr>
          <w:p w:rsidR="00323239" w:rsidRDefault="00685B46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0" w:type="dxa"/>
          </w:tcPr>
          <w:p w:rsidR="00323239" w:rsidRDefault="00685B46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323239" w:rsidRDefault="00685B46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0" w:type="dxa"/>
          </w:tcPr>
          <w:p w:rsidR="00323239" w:rsidRDefault="00685B46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23239" w:rsidRDefault="00685B46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323239" w:rsidTr="009E02F6">
        <w:tc>
          <w:tcPr>
            <w:tcW w:w="895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323239" w:rsidTr="009E02F6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323239" w:rsidRDefault="00323239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:</w:t>
            </w:r>
            <w:r>
              <w:rPr>
                <w:rFonts w:ascii="Times New Roman" w:hAnsi="Times New Roman" w:cs="Times New Roman"/>
              </w:rPr>
              <w:t xml:space="preserve"> Numbers used </w:t>
            </w:r>
            <w:r w:rsidR="00685B46">
              <w:rPr>
                <w:rFonts w:ascii="Times New Roman" w:hAnsi="Times New Roman" w:cs="Times New Roman"/>
              </w:rPr>
              <w:t xml:space="preserve">to generate correlations </w:t>
            </w:r>
            <w:r>
              <w:rPr>
                <w:rFonts w:ascii="Times New Roman" w:hAnsi="Times New Roman" w:cs="Times New Roman"/>
              </w:rPr>
              <w:t xml:space="preserve">for </w:t>
            </w:r>
            <w:r w:rsidR="00685B46">
              <w:rPr>
                <w:rFonts w:ascii="Times New Roman" w:hAnsi="Times New Roman" w:cs="Times New Roman"/>
              </w:rPr>
              <w:t>animals that were subjected to fear/threat conditioning</w:t>
            </w:r>
          </w:p>
        </w:tc>
      </w:tr>
    </w:tbl>
    <w:p w:rsidR="0079661F" w:rsidRDefault="0079661F">
      <w:pPr>
        <w:rPr>
          <w:rFonts w:ascii="Times New Roman" w:hAnsi="Times New Roman" w:cs="Times New Roman"/>
        </w:rPr>
      </w:pPr>
    </w:p>
    <w:p w:rsidR="008E7711" w:rsidRPr="00323239" w:rsidRDefault="008E7711" w:rsidP="008E7711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3</w:t>
      </w:r>
      <w:r w:rsidRPr="00323239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/>
          <w:b/>
        </w:rPr>
        <w:t>Novel tone presentation</w:t>
      </w:r>
      <w:r w:rsidRPr="00323239">
        <w:rPr>
          <w:rFonts w:ascii="Times New Roman" w:hAnsi="Times New Roman" w:cs="Times New Roman"/>
          <w:b/>
        </w:rPr>
        <w:t xml:space="preserve"> (CS-</w:t>
      </w:r>
      <w:r>
        <w:rPr>
          <w:rFonts w:ascii="Times New Roman" w:hAnsi="Times New Roman" w:cs="Times New Roman"/>
          <w:b/>
        </w:rPr>
        <w:t>Only</w:t>
      </w:r>
      <w:r w:rsidRPr="00323239">
        <w:rPr>
          <w:rFonts w:ascii="Times New Roman" w:hAnsi="Times New Roman" w:cs="Times New Roman"/>
          <w:b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8E7711" w:rsidTr="009E02F6">
        <w:tc>
          <w:tcPr>
            <w:tcW w:w="895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8E7711" w:rsidTr="009E02F6">
        <w:tc>
          <w:tcPr>
            <w:tcW w:w="895" w:type="dxa"/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8E7711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90" w:type="dxa"/>
          </w:tcPr>
          <w:p w:rsidR="008E7711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0" w:type="dxa"/>
          </w:tcPr>
          <w:p w:rsidR="008E7711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8E7711" w:rsidRDefault="0097367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0" w:type="dxa"/>
          </w:tcPr>
          <w:p w:rsidR="008E7711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90" w:type="dxa"/>
          </w:tcPr>
          <w:p w:rsidR="008E7711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8E7711" w:rsidTr="009E02F6">
        <w:tc>
          <w:tcPr>
            <w:tcW w:w="895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8E7711" w:rsidTr="009E02F6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8E7711" w:rsidRDefault="008E7711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:</w:t>
            </w:r>
            <w:r>
              <w:rPr>
                <w:rFonts w:ascii="Times New Roman" w:hAnsi="Times New Roman" w:cs="Times New Roman"/>
              </w:rPr>
              <w:t xml:space="preserve"> Numbers used to generate correlations for animals that were subjected to only tone presentation during fear conditioning (i.e. novel tones). We refer to these animals as fear/threat conditioning/CS-Only.</w:t>
            </w:r>
          </w:p>
        </w:tc>
      </w:tr>
    </w:tbl>
    <w:p w:rsidR="008E7711" w:rsidRDefault="008E7711">
      <w:pPr>
        <w:rPr>
          <w:rFonts w:ascii="Times New Roman" w:hAnsi="Times New Roman" w:cs="Times New Roman"/>
        </w:rPr>
      </w:pPr>
    </w:p>
    <w:p w:rsidR="002B4A5A" w:rsidRPr="00323239" w:rsidRDefault="002B4A5A" w:rsidP="002B4A5A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4</w:t>
      </w:r>
      <w:r w:rsidRPr="00323239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/>
          <w:b/>
        </w:rPr>
        <w:t>Extinction training</w:t>
      </w:r>
      <w:r w:rsidRPr="00323239">
        <w:rPr>
          <w:rFonts w:ascii="Times New Roman" w:hAnsi="Times New Roman" w:cs="Times New Roman"/>
          <w:b/>
        </w:rPr>
        <w:t xml:space="preserve"> (CS-</w:t>
      </w:r>
      <w:r>
        <w:rPr>
          <w:rFonts w:ascii="Times New Roman" w:hAnsi="Times New Roman" w:cs="Times New Roman"/>
          <w:b/>
        </w:rPr>
        <w:t>Fear</w:t>
      </w:r>
      <w:r w:rsidRPr="00323239">
        <w:rPr>
          <w:rFonts w:ascii="Times New Roman" w:hAnsi="Times New Roman" w:cs="Times New Roman"/>
          <w:b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2B4A5A" w:rsidTr="009E02F6">
        <w:tc>
          <w:tcPr>
            <w:tcW w:w="895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2B4A5A" w:rsidTr="009E02F6">
        <w:tc>
          <w:tcPr>
            <w:tcW w:w="895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2B4A5A" w:rsidTr="009E02F6">
        <w:tc>
          <w:tcPr>
            <w:tcW w:w="895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2B4A5A" w:rsidTr="009E02F6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2B4A5A" w:rsidRDefault="002B4A5A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:</w:t>
            </w:r>
            <w:r>
              <w:rPr>
                <w:rFonts w:ascii="Times New Roman" w:hAnsi="Times New Roman" w:cs="Times New Roman"/>
              </w:rPr>
              <w:t xml:space="preserve"> Numbers used to generate correlations for animals that were subjected to fear/threat conditioning, then an extinction training session. We refer to these animals as extinction training/CS-Fear.</w:t>
            </w:r>
          </w:p>
        </w:tc>
      </w:tr>
    </w:tbl>
    <w:p w:rsidR="002B4A5A" w:rsidRDefault="002B4A5A">
      <w:pPr>
        <w:rPr>
          <w:rFonts w:ascii="Times New Roman" w:hAnsi="Times New Roman" w:cs="Times New Roman"/>
        </w:rPr>
      </w:pPr>
    </w:p>
    <w:p w:rsidR="009F2420" w:rsidRPr="00323239" w:rsidRDefault="009F2420" w:rsidP="009F2420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lastRenderedPageBreak/>
        <w:t xml:space="preserve">Table </w:t>
      </w:r>
      <w:r>
        <w:rPr>
          <w:rFonts w:ascii="Times New Roman" w:hAnsi="Times New Roman" w:cs="Times New Roman"/>
          <w:b/>
        </w:rPr>
        <w:t>5</w:t>
      </w:r>
      <w:r w:rsidRPr="00323239">
        <w:rPr>
          <w:rFonts w:ascii="Times New Roman" w:hAnsi="Times New Roman" w:cs="Times New Roman"/>
          <w:b/>
        </w:rPr>
        <w:t xml:space="preserve">: </w:t>
      </w:r>
      <w:r w:rsidR="00374BD0">
        <w:rPr>
          <w:rFonts w:ascii="Times New Roman" w:hAnsi="Times New Roman" w:cs="Times New Roman"/>
          <w:b/>
        </w:rPr>
        <w:t>2</w:t>
      </w:r>
      <w:r w:rsidR="00374BD0" w:rsidRPr="00374BD0">
        <w:rPr>
          <w:rFonts w:ascii="Times New Roman" w:hAnsi="Times New Roman" w:cs="Times New Roman"/>
          <w:b/>
          <w:vertAlign w:val="superscript"/>
        </w:rPr>
        <w:t>nd</w:t>
      </w:r>
      <w:r w:rsidR="00374BD0">
        <w:rPr>
          <w:rFonts w:ascii="Times New Roman" w:hAnsi="Times New Roman" w:cs="Times New Roman"/>
          <w:b/>
        </w:rPr>
        <w:t xml:space="preserve"> tone presentation</w:t>
      </w:r>
      <w:r w:rsidRPr="00323239">
        <w:rPr>
          <w:rFonts w:ascii="Times New Roman" w:hAnsi="Times New Roman" w:cs="Times New Roman"/>
          <w:b/>
        </w:rPr>
        <w:t xml:space="preserve"> (CS-</w:t>
      </w:r>
      <w:r>
        <w:rPr>
          <w:rFonts w:ascii="Times New Roman" w:hAnsi="Times New Roman" w:cs="Times New Roman"/>
          <w:b/>
        </w:rPr>
        <w:t>Only</w:t>
      </w:r>
      <w:r w:rsidRPr="00323239">
        <w:rPr>
          <w:rFonts w:ascii="Times New Roman" w:hAnsi="Times New Roman" w:cs="Times New Roman"/>
          <w:b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9F2420" w:rsidTr="009E02F6">
        <w:tc>
          <w:tcPr>
            <w:tcW w:w="895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9F2420" w:rsidTr="009E02F6">
        <w:tc>
          <w:tcPr>
            <w:tcW w:w="895" w:type="dxa"/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9F2420" w:rsidTr="009E02F6">
        <w:tc>
          <w:tcPr>
            <w:tcW w:w="895" w:type="dxa"/>
            <w:tcBorders>
              <w:bottom w:val="single" w:sz="4" w:space="0" w:color="auto"/>
            </w:tcBorders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9F242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9F2420" w:rsidTr="009E02F6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9F2420" w:rsidRDefault="009F2420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:</w:t>
            </w:r>
            <w:r>
              <w:rPr>
                <w:rFonts w:ascii="Times New Roman" w:hAnsi="Times New Roman" w:cs="Times New Roman"/>
              </w:rPr>
              <w:t xml:space="preserve"> Numbers used to generate correlations for animals that were subjected initially presented with a tone, then presented with a tone again one day later. We refer to these animals as extinction training/CS-Only.</w:t>
            </w:r>
          </w:p>
        </w:tc>
      </w:tr>
    </w:tbl>
    <w:p w:rsidR="009F2420" w:rsidRDefault="009F2420">
      <w:pPr>
        <w:rPr>
          <w:rFonts w:ascii="Times New Roman" w:hAnsi="Times New Roman" w:cs="Times New Roman"/>
        </w:rPr>
      </w:pPr>
    </w:p>
    <w:p w:rsidR="00374BD0" w:rsidRPr="00323239" w:rsidRDefault="00374BD0" w:rsidP="00374BD0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6</w:t>
      </w:r>
      <w:r w:rsidRPr="00323239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/>
          <w:b/>
        </w:rPr>
        <w:t>Extinction testing</w:t>
      </w:r>
      <w:r w:rsidRPr="00323239">
        <w:rPr>
          <w:rFonts w:ascii="Times New Roman" w:hAnsi="Times New Roman" w:cs="Times New Roman"/>
          <w:b/>
        </w:rPr>
        <w:t xml:space="preserve"> (CS-</w:t>
      </w:r>
      <w:r>
        <w:rPr>
          <w:rFonts w:ascii="Times New Roman" w:hAnsi="Times New Roman" w:cs="Times New Roman"/>
          <w:b/>
        </w:rPr>
        <w:t>Fear</w:t>
      </w:r>
      <w:r w:rsidRPr="00323239">
        <w:rPr>
          <w:rFonts w:ascii="Times New Roman" w:hAnsi="Times New Roman" w:cs="Times New Roman"/>
          <w:b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374BD0" w:rsidTr="009E02F6">
        <w:tc>
          <w:tcPr>
            <w:tcW w:w="895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374BD0" w:rsidTr="009E02F6">
        <w:tc>
          <w:tcPr>
            <w:tcW w:w="895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374BD0" w:rsidTr="009E02F6">
        <w:tc>
          <w:tcPr>
            <w:tcW w:w="895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4BD0" w:rsidTr="009E02F6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:</w:t>
            </w:r>
            <w:r>
              <w:rPr>
                <w:rFonts w:ascii="Times New Roman" w:hAnsi="Times New Roman" w:cs="Times New Roman"/>
              </w:rPr>
              <w:t xml:space="preserve"> Numbers used to generate correlations for animals that were subjected to fear/threat conditioning, then an extinction training session. We refer to these animals as extinction </w:t>
            </w:r>
            <w:proofErr w:type="spellStart"/>
            <w:r w:rsidR="007D5D9B">
              <w:rPr>
                <w:rFonts w:ascii="Times New Roman" w:hAnsi="Times New Roman" w:cs="Times New Roman"/>
              </w:rPr>
              <w:t>testimg</w:t>
            </w:r>
            <w:proofErr w:type="spellEnd"/>
            <w:r>
              <w:rPr>
                <w:rFonts w:ascii="Times New Roman" w:hAnsi="Times New Roman" w:cs="Times New Roman"/>
              </w:rPr>
              <w:t>/CS-Fear.</w:t>
            </w:r>
          </w:p>
        </w:tc>
      </w:tr>
    </w:tbl>
    <w:p w:rsidR="0079661F" w:rsidRDefault="0079661F">
      <w:pPr>
        <w:rPr>
          <w:rFonts w:ascii="Times New Roman" w:hAnsi="Times New Roman" w:cs="Times New Roman"/>
        </w:rPr>
      </w:pPr>
    </w:p>
    <w:p w:rsidR="00374BD0" w:rsidRPr="00323239" w:rsidRDefault="00374BD0" w:rsidP="00374BD0">
      <w:pPr>
        <w:rPr>
          <w:rFonts w:ascii="Times New Roman" w:hAnsi="Times New Roman" w:cs="Times New Roman"/>
          <w:b/>
        </w:rPr>
      </w:pPr>
      <w:r w:rsidRPr="00323239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7</w:t>
      </w:r>
      <w:r w:rsidRPr="00323239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/>
          <w:b/>
        </w:rPr>
        <w:t>3</w:t>
      </w:r>
      <w:r w:rsidRPr="00374BD0">
        <w:rPr>
          <w:rFonts w:ascii="Times New Roman" w:hAnsi="Times New Roman" w:cs="Times New Roman"/>
          <w:b/>
          <w:vertAlign w:val="superscript"/>
        </w:rPr>
        <w:t>rd</w:t>
      </w:r>
      <w:r>
        <w:rPr>
          <w:rFonts w:ascii="Times New Roman" w:hAnsi="Times New Roman" w:cs="Times New Roman"/>
          <w:b/>
        </w:rPr>
        <w:t xml:space="preserve"> tone presentation</w:t>
      </w:r>
      <w:r w:rsidRPr="00323239">
        <w:rPr>
          <w:rFonts w:ascii="Times New Roman" w:hAnsi="Times New Roman" w:cs="Times New Roman"/>
          <w:b/>
        </w:rPr>
        <w:t xml:space="preserve"> (CS-</w:t>
      </w:r>
      <w:r>
        <w:rPr>
          <w:rFonts w:ascii="Times New Roman" w:hAnsi="Times New Roman" w:cs="Times New Roman"/>
          <w:b/>
        </w:rPr>
        <w:t>Only</w:t>
      </w:r>
      <w:r w:rsidRPr="00323239">
        <w:rPr>
          <w:rFonts w:ascii="Times New Roman" w:hAnsi="Times New Roman" w:cs="Times New Roman"/>
          <w:b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990"/>
        <w:gridCol w:w="990"/>
        <w:gridCol w:w="990"/>
        <w:gridCol w:w="990"/>
        <w:gridCol w:w="990"/>
        <w:gridCol w:w="990"/>
      </w:tblGrid>
      <w:tr w:rsidR="00374BD0" w:rsidTr="009E02F6">
        <w:tc>
          <w:tcPr>
            <w:tcW w:w="895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OFC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RSC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 vs. dCA1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RSC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FC vs. dCA1</w:t>
            </w:r>
          </w:p>
        </w:tc>
        <w:tc>
          <w:tcPr>
            <w:tcW w:w="990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C vs. dCA1</w:t>
            </w:r>
          </w:p>
        </w:tc>
      </w:tr>
      <w:tr w:rsidR="00374BD0" w:rsidTr="009E02F6">
        <w:tc>
          <w:tcPr>
            <w:tcW w:w="895" w:type="dxa"/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S</w:t>
            </w:r>
          </w:p>
        </w:tc>
        <w:tc>
          <w:tcPr>
            <w:tcW w:w="990" w:type="dxa"/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90" w:type="dxa"/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374BD0" w:rsidTr="009E02F6">
        <w:tc>
          <w:tcPr>
            <w:tcW w:w="895" w:type="dxa"/>
            <w:tcBorders>
              <w:bottom w:val="single" w:sz="4" w:space="0" w:color="auto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2A414E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7D5D9B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2A414E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2A414E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2A414E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374BD0" w:rsidRDefault="00211FB7" w:rsidP="009E02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374BD0" w:rsidTr="009E02F6">
        <w:tc>
          <w:tcPr>
            <w:tcW w:w="6835" w:type="dxa"/>
            <w:gridSpan w:val="7"/>
            <w:tcBorders>
              <w:left w:val="nil"/>
              <w:bottom w:val="nil"/>
              <w:right w:val="nil"/>
            </w:tcBorders>
          </w:tcPr>
          <w:p w:rsidR="00374BD0" w:rsidRDefault="00374BD0" w:rsidP="009E02F6">
            <w:pPr>
              <w:rPr>
                <w:rFonts w:ascii="Times New Roman" w:hAnsi="Times New Roman" w:cs="Times New Roman"/>
              </w:rPr>
            </w:pPr>
            <w:r w:rsidRPr="00323239">
              <w:rPr>
                <w:rFonts w:ascii="Times New Roman" w:hAnsi="Times New Roman" w:cs="Times New Roman"/>
                <w:b/>
              </w:rPr>
              <w:t>Note:</w:t>
            </w:r>
            <w:r>
              <w:rPr>
                <w:rFonts w:ascii="Times New Roman" w:hAnsi="Times New Roman" w:cs="Times New Roman"/>
              </w:rPr>
              <w:t xml:space="preserve"> Numbers used to generate correlations for animals that were subjected to tone presentation twice (during fear conditioning and extinction training). We refer to these animals as extinction testing/CS-Only.</w:t>
            </w:r>
          </w:p>
        </w:tc>
      </w:tr>
    </w:tbl>
    <w:p w:rsidR="00374BD0" w:rsidRDefault="00374BD0">
      <w:pPr>
        <w:rPr>
          <w:rFonts w:ascii="Times New Roman" w:hAnsi="Times New Roman" w:cs="Times New Roman"/>
        </w:rPr>
      </w:pPr>
    </w:p>
    <w:p w:rsidR="008E7711" w:rsidRPr="008E7711" w:rsidRDefault="0079661F" w:rsidP="008E7711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E7711" w:rsidRPr="008E7711">
        <w:rPr>
          <w:b/>
        </w:rPr>
        <w:t>REFERENCES</w:t>
      </w:r>
    </w:p>
    <w:p w:rsidR="008E7711" w:rsidRPr="008E7711" w:rsidRDefault="008E7711" w:rsidP="008E7711">
      <w:pPr>
        <w:pStyle w:val="EndNoteBibliographyTitle"/>
        <w:rPr>
          <w:b/>
        </w:rPr>
      </w:pPr>
    </w:p>
    <w:p w:rsidR="008E7711" w:rsidRPr="008E7711" w:rsidRDefault="008E7711" w:rsidP="008E7711">
      <w:pPr>
        <w:pStyle w:val="EndNoteBibliography"/>
      </w:pPr>
      <w:r w:rsidRPr="008E7711">
        <w:t>1.</w:t>
      </w:r>
      <w:r w:rsidRPr="008E7711">
        <w:tab/>
        <w:t xml:space="preserve">Knox D, Stanfield BR, Staib JM, David NP, Keller SM, DePietro T (2016): Neural circuits via which single prolonged stress exposure leads to fear extinction retention deficits. </w:t>
      </w:r>
      <w:r w:rsidRPr="008E7711">
        <w:rPr>
          <w:i/>
        </w:rPr>
        <w:t>Learn Mem</w:t>
      </w:r>
      <w:r w:rsidRPr="008E7711">
        <w:t>. 23:689-698.</w:t>
      </w:r>
    </w:p>
    <w:p w:rsidR="000101BD" w:rsidRPr="00B9400F" w:rsidRDefault="007966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101BD" w:rsidRPr="00B940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Psychiatry Copy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0fdw0ea9aerbe5sa15epfyddsrss5pvfv0&quot;&gt;SPS-MRI_R21-Converted&lt;record-ids&gt;&lt;item&gt;64&lt;/item&gt;&lt;/record-ids&gt;&lt;/item&gt;&lt;/Libraries&gt;"/>
  </w:docVars>
  <w:rsids>
    <w:rsidRoot w:val="00B9400F"/>
    <w:rsid w:val="000101BD"/>
    <w:rsid w:val="00211FB7"/>
    <w:rsid w:val="002A414E"/>
    <w:rsid w:val="002B4A5A"/>
    <w:rsid w:val="00323239"/>
    <w:rsid w:val="00374BD0"/>
    <w:rsid w:val="005B6A40"/>
    <w:rsid w:val="00685B46"/>
    <w:rsid w:val="00704D9D"/>
    <w:rsid w:val="0079661F"/>
    <w:rsid w:val="007D5D9B"/>
    <w:rsid w:val="008E7711"/>
    <w:rsid w:val="0097367A"/>
    <w:rsid w:val="009F2420"/>
    <w:rsid w:val="00A01152"/>
    <w:rsid w:val="00B9400F"/>
    <w:rsid w:val="00DF0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58AEAE7-847D-475E-ABF9-C58E975751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940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966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661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9661F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661F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79661F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661F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0</TotalTime>
  <Pages>2</Pages>
  <Words>594</Words>
  <Characters>3329</Characters>
  <Application>Microsoft Office Word</Application>
  <DocSecurity>0</DocSecurity>
  <Lines>92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knox</dc:creator>
  <cp:keywords/>
  <dc:description/>
  <cp:lastModifiedBy>Dknox</cp:lastModifiedBy>
  <cp:revision>5</cp:revision>
  <dcterms:created xsi:type="dcterms:W3CDTF">2026-03-18T15:50:00Z</dcterms:created>
  <dcterms:modified xsi:type="dcterms:W3CDTF">2026-04-20T15:16:00Z</dcterms:modified>
</cp:coreProperties>
</file>